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43FF54" w14:textId="4D95531A" w:rsidR="00003173" w:rsidRDefault="00003173" w:rsidP="00003173">
      <w:pPr>
        <w:pStyle w:val="berschrift1"/>
      </w:pPr>
      <w:r>
        <w:t>Appendix S2: Search Strategy</w:t>
      </w:r>
    </w:p>
    <w:p w14:paraId="2CD33ECA" w14:textId="5ACEE0DD" w:rsidR="00FA656E" w:rsidRDefault="00FA656E">
      <w:pPr>
        <w:rPr>
          <w:rFonts w:ascii="Arial" w:eastAsiaTheme="majorEastAsia" w:hAnsi="Arial" w:cstheme="majorBidi"/>
          <w:szCs w:val="24"/>
        </w:rPr>
      </w:pPr>
    </w:p>
    <w:p w14:paraId="7753EBE3" w14:textId="46B51AD5" w:rsidR="00C04AD5" w:rsidRPr="003E6466" w:rsidRDefault="003E6466" w:rsidP="00B51F95">
      <w:pPr>
        <w:pStyle w:val="berschrift3"/>
      </w:pPr>
      <w:r>
        <w:t xml:space="preserve">Quality Assessment </w:t>
      </w:r>
      <w:r w:rsidR="00B51F95">
        <w:t xml:space="preserve">– </w:t>
      </w:r>
      <w:r w:rsidR="00C04AD5" w:rsidRPr="00B51F95">
        <w:rPr>
          <w:rFonts w:cs="Arial"/>
          <w:iCs/>
        </w:rPr>
        <w:t>Modified version of Downs and Black Quality Assessment</w:t>
      </w:r>
    </w:p>
    <w:p w14:paraId="6CE84EE3" w14:textId="5A6ED86F" w:rsidR="00C04AD5" w:rsidRDefault="003A60E7" w:rsidP="00C04AD5">
      <w:pPr>
        <w:pStyle w:val="Listenabsatz"/>
        <w:spacing w:line="360" w:lineRule="auto"/>
        <w:ind w:left="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item 27 regarding the power of the studies was modified to facilitate use. Studies with subgroups of N ≥ 250 have been rated with 1. </w:t>
      </w:r>
      <w:r w:rsidR="00C04AD5" w:rsidRPr="00C04AD5">
        <w:rPr>
          <w:rFonts w:ascii="Arial" w:hAnsi="Arial" w:cs="Arial"/>
        </w:rPr>
        <w:t xml:space="preserve">Most of the studies are cross-sectional group comparisons without follow-ups. </w:t>
      </w:r>
      <w:r w:rsidR="00C04AD5">
        <w:rPr>
          <w:rFonts w:ascii="Arial" w:hAnsi="Arial" w:cs="Arial"/>
        </w:rPr>
        <w:t>Therefore, s</w:t>
      </w:r>
      <w:r w:rsidR="00C04AD5" w:rsidRPr="00C04AD5">
        <w:rPr>
          <w:rFonts w:ascii="Arial" w:hAnsi="Arial" w:cs="Arial"/>
        </w:rPr>
        <w:t xml:space="preserve">ome items (e.g. regarding follow-up) of Downs and Black Quality Assessment </w:t>
      </w:r>
      <w:sdt>
        <w:sdtPr>
          <w:rPr>
            <w:rFonts w:ascii="Arial" w:hAnsi="Arial" w:cs="Arial"/>
          </w:rPr>
          <w:alias w:val="Don't edit this field"/>
          <w:tag w:val="CitaviPlaceholder#70021bd8-c7d7-4105-9b0c-26787ab8ed71"/>
          <w:id w:val="1313059707"/>
          <w:placeholder>
            <w:docPart w:val="BFD6FA4D097247DEBE85682D4C79934D"/>
          </w:placeholder>
        </w:sdtPr>
        <w:sdtEndPr/>
        <w:sdtContent>
          <w:r w:rsidR="00C04AD5" w:rsidRPr="00C04AD5">
            <w:rPr>
              <w:rFonts w:ascii="Arial" w:hAnsi="Arial" w:cs="Arial"/>
            </w:rPr>
            <w:fldChar w:fldCharType="begin"/>
          </w:r>
          <w:r w:rsidR="00C04AD5" w:rsidRPr="00C04AD5">
            <w:rPr>
              <w:rFonts w:ascii="Arial" w:hAnsi="Arial" w:cs="Arial"/>
            </w:rPr>
            <w:instrText>ADDIN CitaviPlaceholder{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}</w:instrText>
          </w:r>
          <w:r w:rsidR="00C04AD5" w:rsidRPr="00C04AD5">
            <w:rPr>
              <w:rFonts w:ascii="Arial" w:hAnsi="Arial" w:cs="Arial"/>
            </w:rPr>
            <w:fldChar w:fldCharType="separate"/>
          </w:r>
          <w:r w:rsidR="00C04AD5" w:rsidRPr="00C04AD5">
            <w:rPr>
              <w:rFonts w:ascii="Arial" w:hAnsi="Arial" w:cs="Arial"/>
            </w:rPr>
            <w:t>(27)</w:t>
          </w:r>
          <w:r w:rsidR="00C04AD5" w:rsidRPr="00C04AD5">
            <w:rPr>
              <w:rFonts w:ascii="Arial" w:hAnsi="Arial" w:cs="Arial"/>
            </w:rPr>
            <w:fldChar w:fldCharType="end"/>
          </w:r>
        </w:sdtContent>
      </w:sdt>
      <w:r w:rsidR="00C04AD5" w:rsidRPr="00C04AD5">
        <w:rPr>
          <w:rFonts w:ascii="Arial" w:hAnsi="Arial" w:cs="Arial"/>
        </w:rPr>
        <w:t xml:space="preserve"> are irrelevant for </w:t>
      </w:r>
      <w:r w:rsidR="00C04AD5">
        <w:rPr>
          <w:rFonts w:ascii="Arial" w:hAnsi="Arial" w:cs="Arial"/>
        </w:rPr>
        <w:t>the studies, included in the systematic review</w:t>
      </w:r>
      <w:r w:rsidR="00C04AD5" w:rsidRPr="00C04AD5">
        <w:rPr>
          <w:rFonts w:ascii="Arial" w:hAnsi="Arial" w:cs="Arial"/>
        </w:rPr>
        <w:t>.</w:t>
      </w:r>
      <w:r w:rsidR="00C04AD5">
        <w:rPr>
          <w:rFonts w:ascii="Arial" w:hAnsi="Arial" w:cs="Arial"/>
        </w:rPr>
        <w:t xml:space="preserve"> Some items have been left out completely, while other items are only relevant for some of the </w:t>
      </w:r>
      <w:r>
        <w:rPr>
          <w:rFonts w:ascii="Arial" w:hAnsi="Arial" w:cs="Arial"/>
        </w:rPr>
        <w:t>studies</w:t>
      </w:r>
      <w:r w:rsidR="00C04AD5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The </w:t>
      </w:r>
      <w:r w:rsidR="003E6466" w:rsidRPr="00C04AD5">
        <w:rPr>
          <w:rFonts w:ascii="Arial" w:hAnsi="Arial" w:cs="Arial"/>
        </w:rPr>
        <w:t>varying</w:t>
      </w:r>
      <w:r w:rsidR="00C04AD5" w:rsidRPr="00C04AD5">
        <w:rPr>
          <w:rFonts w:ascii="Arial" w:hAnsi="Arial" w:cs="Arial"/>
        </w:rPr>
        <w:t xml:space="preserve"> number of rated items for the studies should be considered.</w:t>
      </w:r>
    </w:p>
    <w:p w14:paraId="5368E429" w14:textId="77777777" w:rsidR="003E6466" w:rsidRDefault="003E6466" w:rsidP="00C04AD5">
      <w:pPr>
        <w:pStyle w:val="Listenabsatz"/>
        <w:spacing w:line="360" w:lineRule="auto"/>
        <w:ind w:left="0"/>
        <w:jc w:val="both"/>
        <w:rPr>
          <w:rFonts w:ascii="Arial" w:hAnsi="Arial" w:cs="Arial"/>
        </w:rPr>
        <w:sectPr w:rsidR="003E646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665289F8" w14:textId="4C57F6CA" w:rsidR="00550B8B" w:rsidRDefault="005A0CA5" w:rsidP="00356ED2">
      <w:pPr>
        <w:pStyle w:val="Tabellentitel"/>
      </w:pPr>
      <w:r>
        <w:lastRenderedPageBreak/>
        <w:t xml:space="preserve">Table </w:t>
      </w:r>
      <w:r w:rsidR="00003173">
        <w:t>S2.</w:t>
      </w:r>
      <w:r>
        <w:t xml:space="preserve">1. </w:t>
      </w:r>
      <w:r w:rsidR="00EC300E" w:rsidRPr="004A5661">
        <w:t>Modified</w:t>
      </w:r>
      <w:r w:rsidRPr="004A5661">
        <w:t xml:space="preserve"> version of Downs and Black Quality Assessment. 27 items of Downs</w:t>
      </w:r>
      <w:r w:rsidR="00F875EC">
        <w:t xml:space="preserve"> and Black Quality Assessment* </w:t>
      </w:r>
      <w:r>
        <w:t xml:space="preserve">and modification/ </w:t>
      </w:r>
      <w:r w:rsidR="004A5661">
        <w:t>not considered items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63"/>
        <w:gridCol w:w="7391"/>
        <w:gridCol w:w="1318"/>
      </w:tblGrid>
      <w:tr w:rsidR="00550B8B" w:rsidRPr="005A0CA5" w14:paraId="399914B4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E178FA" w14:textId="77777777" w:rsidR="00550B8B" w:rsidRPr="00F50054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</w:p>
        </w:tc>
        <w:tc>
          <w:tcPr>
            <w:tcW w:w="408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EAE057" w14:textId="77777777" w:rsidR="00550B8B" w:rsidRPr="00EC300E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de-DE"/>
              </w:rPr>
              <w:t>Item</w:t>
            </w:r>
          </w:p>
        </w:tc>
        <w:tc>
          <w:tcPr>
            <w:tcW w:w="715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4AD5B6B" w14:textId="77777777" w:rsidR="00550B8B" w:rsidRPr="00EC300E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de-DE"/>
              </w:rPr>
              <w:t>Modification</w:t>
            </w:r>
          </w:p>
        </w:tc>
      </w:tr>
      <w:tr w:rsidR="00550B8B" w:rsidRPr="005A0CA5" w14:paraId="689ABF9A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40BC0865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</w:t>
            </w:r>
          </w:p>
        </w:tc>
        <w:tc>
          <w:tcPr>
            <w:tcW w:w="4088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9ADDB7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Is the hypothesis/aim/objective of the study clearly described?</w:t>
            </w:r>
          </w:p>
        </w:tc>
        <w:tc>
          <w:tcPr>
            <w:tcW w:w="715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hideMark/>
          </w:tcPr>
          <w:p w14:paraId="383872D9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36E98B79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13B56FCF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2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8F0B27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Are the main outcomes to be measured clearly described in the Introduction or Methods section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34AB9E6D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64977B0F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38986C8F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3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A898E5A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Are the characteristics of the patients included in the study clearly described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1A26FBD3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68B4DCC0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2258CB23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4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75CBA4" w14:textId="580F6F43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 xml:space="preserve">Are the interventions of interest clearly </w:t>
            </w:r>
            <w:r w:rsidR="00EC300E"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described</w:t>
            </w: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191228D3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345B1C8E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7D859121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5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81DA7F6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Are the distributions of principal confounders in each group of subjects to be compared clearly described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74C13D57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0900361B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26634748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6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B26AE0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Are the main findings of the study clearly described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5CBAE56C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4574C6BA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6828636D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7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7B4096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Does the study provide estimates of the random variability in the data for the main outcomes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43699B3A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412F9675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000000" w:fill="BFBFBF"/>
            <w:hideMark/>
          </w:tcPr>
          <w:p w14:paraId="2BF8B26D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8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000000" w:fill="BFBFBF"/>
            <w:hideMark/>
          </w:tcPr>
          <w:p w14:paraId="7EE1C5CD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Have all important adverse events that may be a consequence of the intervention been reported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000000" w:fill="BFBFBF"/>
            <w:hideMark/>
          </w:tcPr>
          <w:p w14:paraId="366E513E" w14:textId="77777777" w:rsidR="00550B8B" w:rsidRPr="00EC300E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not considered</w:t>
            </w:r>
          </w:p>
        </w:tc>
      </w:tr>
      <w:tr w:rsidR="00550B8B" w:rsidRPr="005A0CA5" w14:paraId="507F9BB7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59ABE5A9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9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967876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Have the characteristics of patients lost to follow-up been described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51980834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549DB22B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4A8599BD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0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67D4D6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Have actual probability values been reported for the main outcomes except where probability value is less than 0.001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645CBBCE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3C1AC3EC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40C8EE6B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1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6F4DB1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ere the subjects asked to participate in the study representative of the entire population from which they were recruited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040482CE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460B12AF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69DAF937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2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97B3EF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ere those subjects who were prepared to participate representative of the entire population from which they were recruited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26DEA274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66743961" w14:textId="77777777" w:rsidTr="005B09BA">
        <w:trPr>
          <w:trHeight w:val="600"/>
        </w:trPr>
        <w:tc>
          <w:tcPr>
            <w:tcW w:w="197" w:type="pct"/>
            <w:tcBorders>
              <w:right w:val="single" w:sz="4" w:space="0" w:color="auto"/>
            </w:tcBorders>
            <w:shd w:val="clear" w:color="000000" w:fill="BFBFBF"/>
            <w:hideMark/>
          </w:tcPr>
          <w:p w14:paraId="31D8958C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3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000000" w:fill="BFBFBF"/>
            <w:hideMark/>
          </w:tcPr>
          <w:p w14:paraId="5CEDEAC2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ere the staff, places, and facilities where the patients were treated, representative of the treatment of the majority of patients receive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000000" w:fill="BFBFBF"/>
            <w:hideMark/>
          </w:tcPr>
          <w:p w14:paraId="2E53F895" w14:textId="77777777" w:rsidR="00550B8B" w:rsidRPr="00EC300E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not considered</w:t>
            </w:r>
          </w:p>
        </w:tc>
      </w:tr>
      <w:tr w:rsidR="00550B8B" w:rsidRPr="005A0CA5" w14:paraId="2EDAE02D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13CA227F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4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9A16F6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as an attempt made to blind study subjects to the intervention they have received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4E6FB761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5675375B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000000" w:fill="BFBFBF"/>
            <w:hideMark/>
          </w:tcPr>
          <w:p w14:paraId="1DD6F352" w14:textId="77777777" w:rsidR="00550B8B" w:rsidRPr="00EC300E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EC300E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15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000000" w:fill="BFBFBF"/>
            <w:hideMark/>
          </w:tcPr>
          <w:p w14:paraId="5A414384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as an attempt made to blind those measuring the main outcomes of the intervention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000000" w:fill="BFBFBF"/>
            <w:hideMark/>
          </w:tcPr>
          <w:p w14:paraId="14C7F7AC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val="de-DE" w:eastAsia="de-DE"/>
              </w:rPr>
              <w:t>not considered</w:t>
            </w:r>
          </w:p>
        </w:tc>
      </w:tr>
      <w:tr w:rsidR="00550B8B" w:rsidRPr="005A0CA5" w14:paraId="5C2E7157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69D98EE6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6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4BFC86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If any of the results of the study were based on "data dredging", was this made clear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30237AE5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71963C89" w14:textId="77777777" w:rsidTr="005B09BA">
        <w:trPr>
          <w:trHeight w:val="6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7CBF01C0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7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B31936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 xml:space="preserve">In trials and cohort studies, do the analyses adjust for different lengths of follow-up of patients, or is the </w:t>
            </w:r>
            <w:proofErr w:type="gramStart"/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time period</w:t>
            </w:r>
            <w:proofErr w:type="gramEnd"/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 xml:space="preserve"> between the intervention and outcome the same for cases and controls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5FDB0D33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6E9ECACA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2B9D39E6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8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C2F635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ere the statistical tests used to assess the main outcomes appropriate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576C3E4C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4A0796BF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5CD697C6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19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897274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as compliance with the intervention reliable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46F898B8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2857AFF0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202EF74E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0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D21D9D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ere the main outcome measures used accurate (valid and reliable)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4BC6E54E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2E250817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4705526B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1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37B09C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ere the patients in different intervention groups resp cases/controls recruited from the same population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1D7F0D11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125BCE0E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5DB415B2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2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B14878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 xml:space="preserve">Were study subjects in different intervention groups resp cases/controls recruited over the same </w:t>
            </w:r>
            <w:proofErr w:type="gramStart"/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period of time</w:t>
            </w:r>
            <w:proofErr w:type="gramEnd"/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0C3618A3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6AE7F7CD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66FCA256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3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ECA060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ere study subjects randomized to intervention groups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04D14245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39A4EC73" w14:textId="77777777" w:rsidTr="005B09BA">
        <w:trPr>
          <w:trHeight w:val="600"/>
        </w:trPr>
        <w:tc>
          <w:tcPr>
            <w:tcW w:w="197" w:type="pct"/>
            <w:tcBorders>
              <w:right w:val="single" w:sz="4" w:space="0" w:color="auto"/>
            </w:tcBorders>
            <w:shd w:val="clear" w:color="000000" w:fill="BFBFBF"/>
            <w:hideMark/>
          </w:tcPr>
          <w:p w14:paraId="601A7027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4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000000" w:fill="BFBFBF"/>
            <w:hideMark/>
          </w:tcPr>
          <w:p w14:paraId="714D6B98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as the randomized intervention assignment concealed from both patients and health care staff until recruitment was complete and irrevocable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000000" w:fill="BFBFBF"/>
            <w:hideMark/>
          </w:tcPr>
          <w:p w14:paraId="4225A7D8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val="de-DE" w:eastAsia="de-DE"/>
              </w:rPr>
              <w:t>not considered</w:t>
            </w:r>
          </w:p>
        </w:tc>
      </w:tr>
      <w:tr w:rsidR="00550B8B" w:rsidRPr="005A0CA5" w14:paraId="296D4E37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070FCF99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5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9BCF91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Was there adequate adjustment for confounding in the analyses from which the main findings were drawn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68769CE1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0244E472" w14:textId="77777777" w:rsidTr="005B09BA">
        <w:trPr>
          <w:trHeight w:val="3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615E4BBA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6</w:t>
            </w:r>
          </w:p>
        </w:tc>
        <w:tc>
          <w:tcPr>
            <w:tcW w:w="4088" w:type="pc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8BFDCD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 xml:space="preserve">Were losses of patients to follow-up </w:t>
            </w:r>
            <w:proofErr w:type="gramStart"/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taken into account</w:t>
            </w:r>
            <w:proofErr w:type="gramEnd"/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?</w:t>
            </w:r>
          </w:p>
        </w:tc>
        <w:tc>
          <w:tcPr>
            <w:tcW w:w="715" w:type="pct"/>
            <w:tcBorders>
              <w:left w:val="single" w:sz="4" w:space="0" w:color="auto"/>
            </w:tcBorders>
            <w:shd w:val="clear" w:color="auto" w:fill="auto"/>
            <w:hideMark/>
          </w:tcPr>
          <w:p w14:paraId="0A949C82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 </w:t>
            </w:r>
          </w:p>
        </w:tc>
      </w:tr>
      <w:tr w:rsidR="00550B8B" w:rsidRPr="005A0CA5" w14:paraId="20291DEB" w14:textId="77777777" w:rsidTr="005B09BA">
        <w:trPr>
          <w:trHeight w:val="600"/>
        </w:trPr>
        <w:tc>
          <w:tcPr>
            <w:tcW w:w="197" w:type="pct"/>
            <w:tcBorders>
              <w:right w:val="single" w:sz="4" w:space="0" w:color="auto"/>
            </w:tcBorders>
            <w:shd w:val="clear" w:color="auto" w:fill="auto"/>
            <w:hideMark/>
          </w:tcPr>
          <w:p w14:paraId="27FCAC40" w14:textId="77777777" w:rsidR="00550B8B" w:rsidRPr="005A0CA5" w:rsidRDefault="00550B8B" w:rsidP="005B09BA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val="de-DE" w:eastAsia="de-DE"/>
              </w:rPr>
              <w:t>27</w:t>
            </w:r>
          </w:p>
        </w:tc>
        <w:tc>
          <w:tcPr>
            <w:tcW w:w="408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68EDFE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color w:val="000000"/>
                <w:sz w:val="20"/>
                <w:szCs w:val="20"/>
                <w:lang w:eastAsia="de-DE"/>
              </w:rPr>
              <w:t>Did the study have sufficient power to detect a clinically important effect where to probability value for a difference being due to chance is less than 5%?</w:t>
            </w:r>
          </w:p>
        </w:tc>
        <w:tc>
          <w:tcPr>
            <w:tcW w:w="715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B7EF27B" w14:textId="77777777" w:rsidR="00550B8B" w:rsidRPr="005A0CA5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 w:rsidRPr="005A0CA5"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1: N ≥ 250 per subgroup; 0: N≤ 250 per subgroup</w:t>
            </w:r>
          </w:p>
        </w:tc>
      </w:tr>
    </w:tbl>
    <w:p w14:paraId="694CA1A0" w14:textId="77777777" w:rsidR="00550B8B" w:rsidRDefault="00550B8B" w:rsidP="00C04AD5">
      <w:pPr>
        <w:pStyle w:val="Listenabsatz"/>
        <w:spacing w:line="360" w:lineRule="auto"/>
        <w:ind w:left="0"/>
        <w:jc w:val="both"/>
        <w:rPr>
          <w:rFonts w:ascii="Arial" w:hAnsi="Arial" w:cs="Arial"/>
        </w:rPr>
      </w:pPr>
    </w:p>
    <w:p w14:paraId="15B0A704" w14:textId="358236F9" w:rsidR="005A0CA5" w:rsidRDefault="005A0CA5" w:rsidP="00C04AD5">
      <w:pPr>
        <w:pStyle w:val="Listenabsatz"/>
        <w:spacing w:line="360" w:lineRule="auto"/>
        <w:ind w:left="0"/>
        <w:jc w:val="both"/>
        <w:rPr>
          <w:rFonts w:ascii="Arial" w:hAnsi="Arial" w:cs="Arial"/>
        </w:rPr>
        <w:sectPr w:rsidR="005A0CA5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324F4BE" w14:textId="4947EBB6" w:rsidR="0034583D" w:rsidRDefault="004A5661" w:rsidP="00356ED2">
      <w:pPr>
        <w:pStyle w:val="Tabellentitel"/>
      </w:pPr>
      <w:r>
        <w:lastRenderedPageBreak/>
        <w:t xml:space="preserve">Table </w:t>
      </w:r>
      <w:r w:rsidR="00003173">
        <w:t>S2.</w:t>
      </w:r>
      <w:r>
        <w:t xml:space="preserve">2. Quality Assessment of all included studies using </w:t>
      </w:r>
      <w:r w:rsidR="00EC300E" w:rsidRPr="004A5661">
        <w:t>Modified</w:t>
      </w:r>
      <w:r w:rsidRPr="004A5661">
        <w:t xml:space="preserve"> version of Downs and Black Quality Assessment</w:t>
      </w:r>
      <w:r w:rsidR="00003173">
        <w:t>.</w:t>
      </w:r>
    </w:p>
    <w:tbl>
      <w:tblPr>
        <w:tblW w:w="4788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48"/>
        <w:gridCol w:w="3421"/>
        <w:gridCol w:w="288"/>
        <w:gridCol w:w="264"/>
        <w:gridCol w:w="359"/>
        <w:gridCol w:w="361"/>
        <w:gridCol w:w="361"/>
        <w:gridCol w:w="358"/>
        <w:gridCol w:w="361"/>
        <w:gridCol w:w="358"/>
        <w:gridCol w:w="361"/>
        <w:gridCol w:w="361"/>
        <w:gridCol w:w="361"/>
        <w:gridCol w:w="361"/>
        <w:gridCol w:w="350"/>
        <w:gridCol w:w="358"/>
        <w:gridCol w:w="361"/>
        <w:gridCol w:w="361"/>
        <w:gridCol w:w="361"/>
        <w:gridCol w:w="358"/>
        <w:gridCol w:w="358"/>
        <w:gridCol w:w="361"/>
        <w:gridCol w:w="361"/>
        <w:gridCol w:w="361"/>
        <w:gridCol w:w="361"/>
        <w:gridCol w:w="720"/>
        <w:gridCol w:w="887"/>
      </w:tblGrid>
      <w:tr w:rsidR="00550B8B" w:rsidRPr="00357FE8" w14:paraId="61A295A4" w14:textId="77777777" w:rsidTr="00357FE8">
        <w:trPr>
          <w:trHeight w:val="315"/>
        </w:trPr>
        <w:tc>
          <w:tcPr>
            <w:tcW w:w="2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9A804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de-DE"/>
              </w:rPr>
              <w:t>ID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84E54" w14:textId="3BB9D0C7" w:rsidR="00550B8B" w:rsidRPr="00357FE8" w:rsidRDefault="00EC300E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de-DE"/>
              </w:rPr>
              <w:t>Study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21D63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24C75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FF2A2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3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009E5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4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C8363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D4D37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C257B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7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AD257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9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82E91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10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34432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11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00694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12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D2F72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14</w:t>
            </w:r>
          </w:p>
        </w:tc>
        <w:tc>
          <w:tcPr>
            <w:tcW w:w="1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5F3A8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16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56085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17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8AEF8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18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1527C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19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A2D2A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20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79468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21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94C49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22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47FE7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23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F950D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25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9EA0B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26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8791A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de-DE"/>
              </w:rPr>
              <w:t>27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EC588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de-DE"/>
              </w:rPr>
              <w:t>Sum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0E676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b/>
                <w:bCs/>
                <w:sz w:val="18"/>
                <w:szCs w:val="18"/>
                <w:lang w:eastAsia="de-DE"/>
              </w:rPr>
              <w:t>%</w:t>
            </w:r>
          </w:p>
        </w:tc>
      </w:tr>
      <w:tr w:rsidR="00550B8B" w:rsidRPr="00357FE8" w14:paraId="28474528" w14:textId="77777777" w:rsidTr="00357FE8">
        <w:trPr>
          <w:trHeight w:val="285"/>
        </w:trPr>
        <w:tc>
          <w:tcPr>
            <w:tcW w:w="20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394A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125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7A05C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ngermeyer et al., 2015</w:t>
            </w:r>
          </w:p>
        </w:tc>
        <w:tc>
          <w:tcPr>
            <w:tcW w:w="105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DB2C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19C8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E74C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1F32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A976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F420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3F64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CF54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AE16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5742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59FD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199E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9FF7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B770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2948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9977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5DEC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FFA2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D0BD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C87E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7983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75F4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E225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7783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3</w:t>
            </w:r>
          </w:p>
        </w:tc>
        <w:tc>
          <w:tcPr>
            <w:tcW w:w="32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C647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61,90</w:t>
            </w:r>
          </w:p>
        </w:tc>
      </w:tr>
      <w:tr w:rsidR="00550B8B" w:rsidRPr="00357FE8" w14:paraId="6ED815B7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4E92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1139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assidy &amp; Erdal, 2019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8ADC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011D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9882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8FD3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7C21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C9C6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9FFC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64AA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A24D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4D70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8F4F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B6D8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5587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F9C3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861F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309D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E218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9F5E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AF33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2229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67E0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DDE2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FA76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5E73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5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4302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71,43</w:t>
            </w:r>
          </w:p>
        </w:tc>
      </w:tr>
      <w:tr w:rsidR="00550B8B" w:rsidRPr="00357FE8" w14:paraId="1DD93658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60D9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4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4E46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orrigan et al., 2015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A147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FC7B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C761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B315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FA58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EE3B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3E1D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BCB9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D916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015C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13D3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5C4B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9601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980D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FBFF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56CF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1CC3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54D2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E8B5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47A3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0B81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321B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1881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F3BB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4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3A9E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82,35</w:t>
            </w:r>
          </w:p>
        </w:tc>
      </w:tr>
      <w:tr w:rsidR="00550B8B" w:rsidRPr="00357FE8" w14:paraId="3BB4FE7C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68F6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5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76C0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von dem Knesebeck et al., 2015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8490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7188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5556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A202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FE91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E9D7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B538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FC9C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C43B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F73D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BD23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BD93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952B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7562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0F30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7493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1041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603B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AB51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2133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6FE7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DEA6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59DC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3800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8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3CCD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90,00</w:t>
            </w:r>
          </w:p>
        </w:tc>
      </w:tr>
      <w:tr w:rsidR="00550B8B" w:rsidRPr="00357FE8" w14:paraId="00125C0D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3BA5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6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110B3" w14:textId="1E8F704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Makowski et al., 2016</w:t>
            </w:r>
            <w:r w:rsidR="0038706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a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A5C1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CFAD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FBAF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4335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1EDB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8606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7966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2BE3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8566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7115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04C4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B49B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89A9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EB4C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8D7D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CD50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6494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64F2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6AE7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08A8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E97A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D009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C84A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A1F2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8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9501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90,00</w:t>
            </w:r>
          </w:p>
        </w:tc>
      </w:tr>
      <w:tr w:rsidR="00550B8B" w:rsidRPr="00357FE8" w14:paraId="77E98D37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1FC1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7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11D59" w14:textId="015838AA" w:rsidR="00550B8B" w:rsidRPr="00357FE8" w:rsidRDefault="00550B8B" w:rsidP="009A3A5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Schlier &amp; Linoln, 2019 (</w:t>
            </w:r>
            <w:r w:rsidR="009A3A5B"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 xml:space="preserve">study </w:t>
            </w: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3)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FB92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F9EA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66C6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A44F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46BC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8A0E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1299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63D4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8E2E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6385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B91A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FBB2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B172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3895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95AA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67B8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E986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8980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C453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91E2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5EA8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3ED5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47BA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8316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7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BE26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85,00</w:t>
            </w:r>
          </w:p>
        </w:tc>
      </w:tr>
      <w:tr w:rsidR="00550B8B" w:rsidRPr="00357FE8" w14:paraId="0ADEC92B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B643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8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0D877" w14:textId="1BFE8C4C" w:rsidR="00550B8B" w:rsidRPr="00357FE8" w:rsidRDefault="00550B8B" w:rsidP="004D7C2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Schlier &amp; Scheunemann, 2016 (</w:t>
            </w:r>
            <w:r w:rsidR="009A3A5B"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s</w:t>
            </w: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t</w:t>
            </w:r>
            <w:r w:rsidR="009A3A5B"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udy</w:t>
            </w: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 xml:space="preserve"> 2)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D2D7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5043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FACB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1B02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0F4C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A8FB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8462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75A5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1D39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DFCE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AF4B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BEEE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99BA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5B0F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3807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576E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E816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773A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CDE0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F99B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A2C5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424C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2D27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0C43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1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5746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64,71</w:t>
            </w:r>
          </w:p>
        </w:tc>
      </w:tr>
      <w:tr w:rsidR="00550B8B" w:rsidRPr="00357FE8" w14:paraId="060CB762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829E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0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B332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Schomerus et al., 2013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5D1D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FA57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C360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0816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2343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A51B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CA4C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9557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03F1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0800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BD13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570C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3BD9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CE7A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0BCE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CAB3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10BA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9327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160B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8E8E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BF99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3634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5A9C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F66E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8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C62F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90,00</w:t>
            </w:r>
          </w:p>
        </w:tc>
      </w:tr>
      <w:tr w:rsidR="00550B8B" w:rsidRPr="00357FE8" w14:paraId="47CDF41F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3D96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1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93EF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Schomerus et al., 2015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1095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0C56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2802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B096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44E7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419B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AF7B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EF65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D119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7B6B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9C94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A614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205F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C425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969A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817E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9846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8756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D979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C354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5711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12A7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71BA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BC7C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2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B0FE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60,00</w:t>
            </w:r>
          </w:p>
        </w:tc>
      </w:tr>
      <w:tr w:rsidR="00550B8B" w:rsidRPr="00357FE8" w14:paraId="5772BFED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B35F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2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2CD8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Speerforck et al., 2019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38AB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E2E3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F6DE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8688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DBCB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D4D2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5FCD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1302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1FC0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F402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C482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88D9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C544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B49F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17ED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AFBF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0AC4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E54E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BB00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C0CE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78D0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A053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7916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22EF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0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111B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00,00</w:t>
            </w:r>
          </w:p>
        </w:tc>
      </w:tr>
      <w:tr w:rsidR="00550B8B" w:rsidRPr="00357FE8" w14:paraId="598BEA31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9C46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FC2E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Subramaniam et al., 2017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5404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FE99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2159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3D8E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466C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8238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8E61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EC7B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13B8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6A2A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9F7D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5EEE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A570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8815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7382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3186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CCDA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AB1D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5A96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17B0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9EA3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A8FF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14CE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0C5F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7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6579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85,00</w:t>
            </w:r>
          </w:p>
        </w:tc>
      </w:tr>
      <w:tr w:rsidR="00550B8B" w:rsidRPr="00357FE8" w14:paraId="4068E9A8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4309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4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8118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Wiesjahn et al., 2014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6372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D857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6F57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393A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5053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6507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8FF1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F728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A202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F5F8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10AE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BE44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0957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3AA4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79BB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C967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6144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58E1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9B49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1FEB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48D1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66FF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16BA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BF69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3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F70D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76,47</w:t>
            </w:r>
          </w:p>
        </w:tc>
      </w:tr>
      <w:tr w:rsidR="00550B8B" w:rsidRPr="00357FE8" w14:paraId="05826F8D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8AE0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5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9B7E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lement et al., 2010?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220C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0E4D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7BE8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54AA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F0F4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9688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D336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8ECA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A8E8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B2AD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814E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60F9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03C5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7A97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C846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1602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1A89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E1B4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8310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DBE0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FB5F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55B2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7333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3F66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3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FD2B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76,47</w:t>
            </w:r>
          </w:p>
        </w:tc>
      </w:tr>
      <w:tr w:rsidR="00550B8B" w:rsidRPr="00357FE8" w14:paraId="628BC4F1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E1DE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6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D40A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ole &amp; Warman, 2019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5AFD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6AF7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6D14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6A71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42C2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E296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6794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883F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BAAB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2193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DEC7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5150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577A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D0D8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CBA2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F2AC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9441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56BA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1102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5CAD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35AC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E081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A249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9950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8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7434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90,00</w:t>
            </w:r>
          </w:p>
        </w:tc>
      </w:tr>
      <w:tr w:rsidR="00550B8B" w:rsidRPr="00357FE8" w14:paraId="2EE3D9EA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F317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7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9428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orrigan et al., 2017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9F38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094F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01C4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A9BF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D9B4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B097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74B8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8B14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62F6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5AC9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A970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0217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1724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90A2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701E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0302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3A44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2116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2A5E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3C16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F332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A5BD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2774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6209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7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D96E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85,00</w:t>
            </w:r>
          </w:p>
        </w:tc>
      </w:tr>
      <w:tr w:rsidR="00550B8B" w:rsidRPr="00357FE8" w14:paraId="1ADE85FD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BBB5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8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F414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Cumming &amp; Cumming, 1957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791C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1B6A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9C3B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63E8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90B2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E59E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B87E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9628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4A5C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8EF5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2452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3C8A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48BB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0293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B19D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B6A0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E8FD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0FF0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48AC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DE3D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9A0B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86E5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EE1B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613F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9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855C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47,37</w:t>
            </w:r>
          </w:p>
        </w:tc>
      </w:tr>
      <w:tr w:rsidR="00550B8B" w:rsidRPr="00357FE8" w14:paraId="4BBFA7CB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6E93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9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DC69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Dobson et al., 2019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7452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49D8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CB61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1521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7F54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8ACD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B48A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E663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40D0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445C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55EF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8559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8360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CAE6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AE6A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E801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49E7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0FAC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258B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196C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242B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6019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867B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F60C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14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0537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73,68</w:t>
            </w:r>
          </w:p>
        </w:tc>
      </w:tr>
      <w:tr w:rsidR="00550B8B" w:rsidRPr="00357FE8" w14:paraId="2457C10D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4F83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eastAsia="de-DE"/>
              </w:rPr>
              <w:t>20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3AEF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Dolphin &amp; Hennessy, 2017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C617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5134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1C2A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5EA3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746D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5F13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4750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B169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D7DE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4273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04A9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A106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4ADF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3A9F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B2CA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D2C6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C6F1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F785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85C0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02C4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F533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76FD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B80A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3AFE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6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123D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80,00</w:t>
            </w:r>
          </w:p>
        </w:tc>
      </w:tr>
      <w:tr w:rsidR="00550B8B" w:rsidRPr="00357FE8" w14:paraId="168119B4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5C51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1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629F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Helmus et al., 2019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4CE3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6B8A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7389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1B36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B883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64EE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E878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13C8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CBB2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4770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7E3E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EAE8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AE8F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8C0F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FD77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AB7B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7CBF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98C3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4012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C13D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242E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D4DF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3EEF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3607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7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8437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73,91</w:t>
            </w:r>
          </w:p>
        </w:tc>
      </w:tr>
      <w:tr w:rsidR="00550B8B" w:rsidRPr="00357FE8" w14:paraId="4095AA71" w14:textId="77777777" w:rsidTr="00357FE8">
        <w:trPr>
          <w:trHeight w:val="31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3D06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2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EDA3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Morris et al., 2020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6E8F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43C4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92AE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0128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45FE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FC8B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38C9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63A2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2B3B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4D4B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024A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BD84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567B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9F49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7FAA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69C7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CB6D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EAEB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0A7A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D567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BCD8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999C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C3A6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A8C7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7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A95E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80,95</w:t>
            </w:r>
          </w:p>
        </w:tc>
      </w:tr>
      <w:tr w:rsidR="00550B8B" w:rsidRPr="00357FE8" w14:paraId="6F797915" w14:textId="77777777" w:rsidTr="00357FE8">
        <w:trPr>
          <w:trHeight w:val="31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87DB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3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B3542" w14:textId="2A2312A8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Makowski</w:t>
            </w:r>
            <w:r w:rsidR="0038706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et al.,</w:t>
            </w: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2016</w:t>
            </w:r>
            <w:r w:rsidR="0038706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b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7212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EEE5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B5DE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DFA8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1BD5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90BA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0816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0F25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D7D4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BAA7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7855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48E2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EB67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A47C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0434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1FE8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DF43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F52F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E141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65C3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CDFA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E027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2149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C612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9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925B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95,00</w:t>
            </w:r>
          </w:p>
        </w:tc>
      </w:tr>
      <w:tr w:rsidR="00550B8B" w:rsidRPr="00357FE8" w14:paraId="3FD6D631" w14:textId="77777777" w:rsidTr="00357FE8">
        <w:trPr>
          <w:trHeight w:val="31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7081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4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E8F7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chomerus et al., 2016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2565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640F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6E78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DCFF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FCBA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3F9B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ECE1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563E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6986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2123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2B86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9263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B6A1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2B07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91F5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469C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BE0D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CC21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EB21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3E07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8396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0343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0C4A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41E5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9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DD9B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95,00</w:t>
            </w:r>
          </w:p>
        </w:tc>
      </w:tr>
      <w:tr w:rsidR="00550B8B" w:rsidRPr="00357FE8" w14:paraId="529C5D36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3E7E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5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5259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chulze et al., 2003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F2DE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0C4E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F489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0547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55F5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7DEC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A656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072C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07CF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5B69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A899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C107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04CB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BFE3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3855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FA89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359A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27F3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6E88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429F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A99D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B731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A16F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0AA2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5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C48A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68,18</w:t>
            </w:r>
          </w:p>
        </w:tc>
      </w:tr>
      <w:tr w:rsidR="00550B8B" w:rsidRPr="00357FE8" w14:paraId="15F7E1DA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0D2B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6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1424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hiraishi et al., 2019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8584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0C99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22EC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92D0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07FB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06F1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2968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4A1D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179D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B1B8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B99E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D066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C113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E06E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AEF0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FF09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D10D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CE9D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3CB1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370C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B1F7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324D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A569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938B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1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2D95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91,30</w:t>
            </w:r>
          </w:p>
        </w:tc>
      </w:tr>
      <w:tr w:rsidR="00550B8B" w:rsidRPr="00357FE8" w14:paraId="3BFE4BDE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0317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7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6E18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Szeto et al., 2019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6A11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F50F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1EA8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DF10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3E8F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E172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A82C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7660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1152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6068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58F8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0457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6107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2997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579C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D157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D581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9266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1F75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961A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3EFE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6502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C96B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FDCE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5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B4B2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71,43</w:t>
            </w:r>
          </w:p>
        </w:tc>
      </w:tr>
      <w:tr w:rsidR="00550B8B" w:rsidRPr="00357FE8" w14:paraId="6477A241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1486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8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49A6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Thibodeau, 2017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501B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0AE1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2861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DDD0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4CE0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19C4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4CAD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6C12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B976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B4B4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34DD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DBBC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8604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2987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F5C0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95F3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78EE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3569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EC58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D066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AFA3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D687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E8E2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13D7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1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01EB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55,00</w:t>
            </w:r>
          </w:p>
        </w:tc>
      </w:tr>
      <w:tr w:rsidR="00550B8B" w:rsidRPr="00357FE8" w14:paraId="7CFF8878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88BF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9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ED307" w14:textId="67BE8711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Thibodeau</w:t>
            </w:r>
            <w:r w:rsidR="0038706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et al.,</w:t>
            </w: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 xml:space="preserve"> 2018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2B23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CFAA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86B0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EB24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A134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1722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58F0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CA3E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7F2B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61EC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6C3A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BE3F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4A51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E25A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7E17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0A17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F1DE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B38A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943B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8D18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9F08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DE48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6071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B89D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4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3368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70,00</w:t>
            </w:r>
          </w:p>
        </w:tc>
      </w:tr>
      <w:tr w:rsidR="00550B8B" w:rsidRPr="00357FE8" w14:paraId="6B0AEA6D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362F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30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8BC3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Thibodeau &amp; Peterson, 2018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8F75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4FC3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D051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8991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61CD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D25E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3881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912F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9F03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231D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E211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7C34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C1BF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8C48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7DF3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BCE2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F667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B7A1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886E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CE42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96C8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5785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79B9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9E4C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6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A5AD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80,00</w:t>
            </w:r>
          </w:p>
        </w:tc>
      </w:tr>
      <w:tr w:rsidR="00550B8B" w:rsidRPr="00357FE8" w14:paraId="00F69A0B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0440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lastRenderedPageBreak/>
              <w:t>31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E475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Thibodeau et al., 2019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4829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1CEF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DAED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9A1D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3456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A10A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EA6A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BF41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EE7C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E683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155F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C610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2A05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DBA7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73C1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A69C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7A13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0E39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7260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B2AE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A58A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8E6D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CF24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7EA7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6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A61C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80,00</w:t>
            </w:r>
          </w:p>
        </w:tc>
      </w:tr>
      <w:tr w:rsidR="00550B8B" w:rsidRPr="00357FE8" w14:paraId="1A6E7E31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04C1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32</w:t>
            </w:r>
          </w:p>
        </w:tc>
        <w:tc>
          <w:tcPr>
            <w:tcW w:w="12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3319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Wiesjahn et al., 2016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27E8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BFAC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04496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4135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7038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2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FA68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4DB1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4FA5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482F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03F4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7631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0AE2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6481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7809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D784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BF795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60D6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C44E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C967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4CAF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C3D6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D5F8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7A61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AF86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8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9390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90,00</w:t>
            </w:r>
          </w:p>
        </w:tc>
      </w:tr>
      <w:tr w:rsidR="00550B8B" w:rsidRPr="00357FE8" w14:paraId="4CF77A5B" w14:textId="77777777" w:rsidTr="00357FE8">
        <w:trPr>
          <w:trHeight w:val="285"/>
        </w:trPr>
        <w:tc>
          <w:tcPr>
            <w:tcW w:w="20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EBE8C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33</w:t>
            </w:r>
          </w:p>
        </w:tc>
        <w:tc>
          <w:tcPr>
            <w:tcW w:w="12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EF9D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Violeau et al., 2020</w:t>
            </w:r>
          </w:p>
        </w:tc>
        <w:tc>
          <w:tcPr>
            <w:tcW w:w="10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D42A4A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9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6729A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B5E48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0CE86E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3DB88D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DDC4F9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DA76C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0C50FF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8BF4C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3AE56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7EF86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0C87C4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17041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FC1F7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4F03E0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54695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59F49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09115C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EBBB5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7F7018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FC20FB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8A3C57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-</w:t>
            </w:r>
          </w:p>
        </w:tc>
        <w:tc>
          <w:tcPr>
            <w:tcW w:w="13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39927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0</w:t>
            </w:r>
          </w:p>
        </w:tc>
        <w:tc>
          <w:tcPr>
            <w:tcW w:w="26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40C23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1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4263B2" w14:textId="77777777" w:rsidR="00550B8B" w:rsidRPr="00357FE8" w:rsidRDefault="00550B8B" w:rsidP="005B09B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</w:pPr>
            <w:r w:rsidRPr="00357FE8">
              <w:rPr>
                <w:rFonts w:ascii="Arial" w:eastAsia="Times New Roman" w:hAnsi="Arial" w:cs="Arial"/>
                <w:color w:val="000000"/>
                <w:sz w:val="18"/>
                <w:szCs w:val="18"/>
                <w:lang w:val="de-DE" w:eastAsia="de-DE"/>
              </w:rPr>
              <w:t>75,00</w:t>
            </w:r>
          </w:p>
        </w:tc>
      </w:tr>
    </w:tbl>
    <w:p w14:paraId="33F11855" w14:textId="1432651C" w:rsidR="006604A4" w:rsidRPr="00003173" w:rsidRDefault="00003173" w:rsidP="00003173">
      <w:pPr>
        <w:pStyle w:val="Tabellentitel"/>
        <w:rPr>
          <w:i/>
        </w:rPr>
      </w:pPr>
      <w:bookmarkStart w:id="0" w:name="_CTVL001e5c0277536254e0d8a7345f865890874"/>
      <w:r w:rsidRPr="00003173">
        <w:rPr>
          <w:i/>
        </w:rPr>
        <w:t>Annotations:</w:t>
      </w:r>
      <w:r w:rsidRPr="00003173">
        <w:rPr>
          <w:i/>
          <w:smallCaps/>
        </w:rPr>
        <w:t xml:space="preserve"> </w:t>
      </w:r>
      <w:r w:rsidRPr="00003173">
        <w:rPr>
          <w:i/>
        </w:rPr>
        <w:t xml:space="preserve">Downs and Black Quality Assessment: </w:t>
      </w:r>
      <w:r w:rsidR="00357FE8" w:rsidRPr="00003173">
        <w:rPr>
          <w:i/>
        </w:rPr>
        <w:t>Downs</w:t>
      </w:r>
      <w:bookmarkEnd w:id="0"/>
      <w:r w:rsidR="00357FE8" w:rsidRPr="00003173">
        <w:rPr>
          <w:i/>
        </w:rPr>
        <w:t xml:space="preserve"> SH, Black N. The feasibility of creating a checklist for the assessment of the methodological quality both of randomised and non-randomised studies of health care interventions. </w:t>
      </w:r>
      <w:r w:rsidRPr="00003173">
        <w:rPr>
          <w:i/>
        </w:rPr>
        <w:t>J Epidemiol Community Health 1998</w:t>
      </w:r>
      <w:r w:rsidR="00357FE8" w:rsidRPr="00003173">
        <w:rPr>
          <w:i/>
        </w:rPr>
        <w:t>;52:377–384.</w:t>
      </w:r>
      <w:r w:rsidRPr="00003173">
        <w:rPr>
          <w:i/>
        </w:rPr>
        <w:t xml:space="preserve"> 23 items, Item number according to original scale. Sum score (Sum) and Percent (%) of 1-rates in relation to possible score.</w:t>
      </w:r>
    </w:p>
    <w:sectPr w:rsidR="006604A4" w:rsidRPr="00003173" w:rsidSect="00003173">
      <w:pgSz w:w="16838" w:h="11906" w:orient="landscape"/>
      <w:pgMar w:top="1417" w:right="1417" w:bottom="1417" w:left="1134" w:header="0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31362D2" w14:textId="77777777" w:rsidR="003B3BA6" w:rsidRDefault="003B3BA6" w:rsidP="005A0CA5">
      <w:pPr>
        <w:spacing w:after="0" w:line="240" w:lineRule="auto"/>
      </w:pPr>
      <w:r>
        <w:separator/>
      </w:r>
    </w:p>
  </w:endnote>
  <w:endnote w:type="continuationSeparator" w:id="0">
    <w:p w14:paraId="0559C621" w14:textId="77777777" w:rsidR="003B3BA6" w:rsidRDefault="003B3BA6" w:rsidP="005A0C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680E0AA" w14:textId="77777777" w:rsidR="00871405" w:rsidRDefault="00871405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A9E12FB" w14:textId="77777777" w:rsidR="00871405" w:rsidRDefault="00871405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A0D6EA" w14:textId="77777777" w:rsidR="00871405" w:rsidRDefault="00871405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A809957" w14:textId="77777777" w:rsidR="003B3BA6" w:rsidRDefault="003B3BA6" w:rsidP="005A0CA5">
      <w:pPr>
        <w:spacing w:after="0" w:line="240" w:lineRule="auto"/>
      </w:pPr>
      <w:r>
        <w:separator/>
      </w:r>
    </w:p>
  </w:footnote>
  <w:footnote w:type="continuationSeparator" w:id="0">
    <w:p w14:paraId="1E0B4E4B" w14:textId="77777777" w:rsidR="003B3BA6" w:rsidRDefault="003B3BA6" w:rsidP="005A0CA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545413E" w14:textId="77777777" w:rsidR="00871405" w:rsidRDefault="00871405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D6DCEE2" w14:textId="77777777" w:rsidR="00871405" w:rsidRDefault="00871405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71BD3AC" w14:textId="77777777" w:rsidR="00871405" w:rsidRDefault="00871405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DAF11FB"/>
    <w:multiLevelType w:val="hybridMultilevel"/>
    <w:tmpl w:val="AEDCAD50"/>
    <w:lvl w:ilvl="0" w:tplc="9C805734">
      <w:start w:val="1"/>
      <w:numFmt w:val="lowerLetter"/>
      <w:lvlText w:val="%1)"/>
      <w:lvlJc w:val="left"/>
      <w:pPr>
        <w:ind w:left="900" w:hanging="360"/>
      </w:pPr>
    </w:lvl>
    <w:lvl w:ilvl="1" w:tplc="04070019">
      <w:start w:val="1"/>
      <w:numFmt w:val="lowerLetter"/>
      <w:lvlText w:val="%2."/>
      <w:lvlJc w:val="left"/>
      <w:pPr>
        <w:ind w:left="2007" w:hanging="360"/>
      </w:pPr>
    </w:lvl>
    <w:lvl w:ilvl="2" w:tplc="0407001B">
      <w:start w:val="1"/>
      <w:numFmt w:val="lowerRoman"/>
      <w:lvlText w:val="%3."/>
      <w:lvlJc w:val="right"/>
      <w:pPr>
        <w:ind w:left="2727" w:hanging="180"/>
      </w:pPr>
    </w:lvl>
    <w:lvl w:ilvl="3" w:tplc="0407000F">
      <w:start w:val="1"/>
      <w:numFmt w:val="decimal"/>
      <w:lvlText w:val="%4."/>
      <w:lvlJc w:val="left"/>
      <w:pPr>
        <w:ind w:left="3447" w:hanging="360"/>
      </w:pPr>
    </w:lvl>
    <w:lvl w:ilvl="4" w:tplc="04070019">
      <w:start w:val="1"/>
      <w:numFmt w:val="lowerLetter"/>
      <w:lvlText w:val="%5."/>
      <w:lvlJc w:val="left"/>
      <w:pPr>
        <w:ind w:left="4167" w:hanging="360"/>
      </w:pPr>
    </w:lvl>
    <w:lvl w:ilvl="5" w:tplc="0407001B">
      <w:start w:val="1"/>
      <w:numFmt w:val="lowerRoman"/>
      <w:lvlText w:val="%6."/>
      <w:lvlJc w:val="right"/>
      <w:pPr>
        <w:ind w:left="4887" w:hanging="180"/>
      </w:pPr>
    </w:lvl>
    <w:lvl w:ilvl="6" w:tplc="0407000F">
      <w:start w:val="1"/>
      <w:numFmt w:val="decimal"/>
      <w:lvlText w:val="%7."/>
      <w:lvlJc w:val="left"/>
      <w:pPr>
        <w:ind w:left="5607" w:hanging="360"/>
      </w:pPr>
    </w:lvl>
    <w:lvl w:ilvl="7" w:tplc="04070019">
      <w:start w:val="1"/>
      <w:numFmt w:val="lowerLetter"/>
      <w:lvlText w:val="%8."/>
      <w:lvlJc w:val="left"/>
      <w:pPr>
        <w:ind w:left="6327" w:hanging="360"/>
      </w:pPr>
    </w:lvl>
    <w:lvl w:ilvl="8" w:tplc="0407001B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17E724FC"/>
    <w:multiLevelType w:val="hybridMultilevel"/>
    <w:tmpl w:val="FD961132"/>
    <w:lvl w:ilvl="0" w:tplc="498ABDDA">
      <w:start w:val="1"/>
      <w:numFmt w:val="lowerLetter"/>
      <w:lvlText w:val="%1)"/>
      <w:lvlJc w:val="left"/>
      <w:pPr>
        <w:ind w:left="1065" w:hanging="705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9043231"/>
    <w:multiLevelType w:val="hybridMultilevel"/>
    <w:tmpl w:val="EF24F94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A1F2ABE"/>
    <w:multiLevelType w:val="hybridMultilevel"/>
    <w:tmpl w:val="55F8898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034200E"/>
    <w:multiLevelType w:val="hybridMultilevel"/>
    <w:tmpl w:val="55F8898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3873959"/>
    <w:multiLevelType w:val="hybridMultilevel"/>
    <w:tmpl w:val="69D0EF84"/>
    <w:lvl w:ilvl="0" w:tplc="AFD86296">
      <w:numFmt w:val="bullet"/>
      <w:lvlText w:val="-"/>
      <w:lvlJc w:val="left"/>
      <w:pPr>
        <w:ind w:left="360" w:hanging="360"/>
      </w:pPr>
      <w:rPr>
        <w:rFonts w:ascii="Arial" w:eastAsiaTheme="minorHAnsi" w:hAnsi="Arial" w:cs="Arial" w:hint="default"/>
        <w:i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557F245A"/>
    <w:multiLevelType w:val="hybridMultilevel"/>
    <w:tmpl w:val="B7F24938"/>
    <w:lvl w:ilvl="0" w:tplc="64DEF592">
      <w:start w:val="1"/>
      <w:numFmt w:val="lowerLetter"/>
      <w:lvlText w:val="%1."/>
      <w:lvlJc w:val="left"/>
      <w:pPr>
        <w:ind w:left="1287" w:hanging="360"/>
      </w:pPr>
    </w:lvl>
    <w:lvl w:ilvl="1" w:tplc="04070019">
      <w:start w:val="1"/>
      <w:numFmt w:val="lowerLetter"/>
      <w:lvlText w:val="%2."/>
      <w:lvlJc w:val="left"/>
      <w:pPr>
        <w:ind w:left="2007" w:hanging="360"/>
      </w:pPr>
    </w:lvl>
    <w:lvl w:ilvl="2" w:tplc="0407001B">
      <w:start w:val="1"/>
      <w:numFmt w:val="lowerRoman"/>
      <w:lvlText w:val="%3."/>
      <w:lvlJc w:val="right"/>
      <w:pPr>
        <w:ind w:left="2727" w:hanging="180"/>
      </w:pPr>
    </w:lvl>
    <w:lvl w:ilvl="3" w:tplc="0407000F">
      <w:start w:val="1"/>
      <w:numFmt w:val="decimal"/>
      <w:lvlText w:val="%4."/>
      <w:lvlJc w:val="left"/>
      <w:pPr>
        <w:ind w:left="3447" w:hanging="360"/>
      </w:pPr>
    </w:lvl>
    <w:lvl w:ilvl="4" w:tplc="04070019">
      <w:start w:val="1"/>
      <w:numFmt w:val="lowerLetter"/>
      <w:lvlText w:val="%5."/>
      <w:lvlJc w:val="left"/>
      <w:pPr>
        <w:ind w:left="4167" w:hanging="360"/>
      </w:pPr>
    </w:lvl>
    <w:lvl w:ilvl="5" w:tplc="0407001B">
      <w:start w:val="1"/>
      <w:numFmt w:val="lowerRoman"/>
      <w:lvlText w:val="%6."/>
      <w:lvlJc w:val="right"/>
      <w:pPr>
        <w:ind w:left="4887" w:hanging="180"/>
      </w:pPr>
    </w:lvl>
    <w:lvl w:ilvl="6" w:tplc="0407000F">
      <w:start w:val="1"/>
      <w:numFmt w:val="decimal"/>
      <w:lvlText w:val="%7."/>
      <w:lvlJc w:val="left"/>
      <w:pPr>
        <w:ind w:left="5607" w:hanging="360"/>
      </w:pPr>
    </w:lvl>
    <w:lvl w:ilvl="7" w:tplc="04070019">
      <w:start w:val="1"/>
      <w:numFmt w:val="lowerLetter"/>
      <w:lvlText w:val="%8."/>
      <w:lvlJc w:val="left"/>
      <w:pPr>
        <w:ind w:left="6327" w:hanging="360"/>
      </w:pPr>
    </w:lvl>
    <w:lvl w:ilvl="8" w:tplc="0407001B">
      <w:start w:val="1"/>
      <w:numFmt w:val="lowerRoman"/>
      <w:lvlText w:val="%9."/>
      <w:lvlJc w:val="right"/>
      <w:pPr>
        <w:ind w:left="7047" w:hanging="180"/>
      </w:pPr>
    </w:lvl>
  </w:abstractNum>
  <w:abstractNum w:abstractNumId="7" w15:restartNumberingAfterBreak="0">
    <w:nsid w:val="67B30229"/>
    <w:multiLevelType w:val="hybridMultilevel"/>
    <w:tmpl w:val="710C4684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57D099E"/>
    <w:multiLevelType w:val="hybridMultilevel"/>
    <w:tmpl w:val="54C09AE2"/>
    <w:lvl w:ilvl="0" w:tplc="D15AFCC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A6D68BA"/>
    <w:multiLevelType w:val="hybridMultilevel"/>
    <w:tmpl w:val="9D787934"/>
    <w:lvl w:ilvl="0" w:tplc="B38EECC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7ABC645E"/>
    <w:multiLevelType w:val="hybridMultilevel"/>
    <w:tmpl w:val="25AC8724"/>
    <w:lvl w:ilvl="0" w:tplc="592C870A">
      <w:start w:val="1"/>
      <w:numFmt w:val="decimal"/>
      <w:pStyle w:val="berschrift3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9"/>
  </w:num>
  <w:num w:numId="3">
    <w:abstractNumId w:val="8"/>
  </w:num>
  <w:num w:numId="4">
    <w:abstractNumId w:val="3"/>
  </w:num>
  <w:num w:numId="5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"/>
  </w:num>
  <w:num w:numId="9">
    <w:abstractNumId w:val="10"/>
  </w:num>
  <w:num w:numId="10">
    <w:abstractNumId w:val="0"/>
  </w:num>
  <w:num w:numId="11">
    <w:abstractNumId w:val="7"/>
  </w:num>
  <w:num w:numId="12">
    <w:abstractNumId w:val="4"/>
  </w:num>
  <w:num w:numId="13">
    <w:abstractNumId w:val="5"/>
  </w:num>
  <w:num w:numId="14">
    <w:abstractNumId w:val="10"/>
    <w:lvlOverride w:ilvl="0">
      <w:startOverride w:val="1"/>
    </w:lvlOverride>
  </w:num>
  <w:num w:numId="15">
    <w:abstractNumId w:val="10"/>
  </w:num>
  <w:num w:numId="1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C2AFD"/>
    <w:rsid w:val="00003173"/>
    <w:rsid w:val="000125BE"/>
    <w:rsid w:val="000358A9"/>
    <w:rsid w:val="0005330D"/>
    <w:rsid w:val="00063FAA"/>
    <w:rsid w:val="000739ED"/>
    <w:rsid w:val="000E6BD8"/>
    <w:rsid w:val="001164E7"/>
    <w:rsid w:val="00117D9C"/>
    <w:rsid w:val="00124402"/>
    <w:rsid w:val="001612C1"/>
    <w:rsid w:val="001620C6"/>
    <w:rsid w:val="00183009"/>
    <w:rsid w:val="00194DBB"/>
    <w:rsid w:val="0022766E"/>
    <w:rsid w:val="0024432F"/>
    <w:rsid w:val="00261622"/>
    <w:rsid w:val="00270ACC"/>
    <w:rsid w:val="00287E45"/>
    <w:rsid w:val="002908D9"/>
    <w:rsid w:val="002B10B1"/>
    <w:rsid w:val="0033233D"/>
    <w:rsid w:val="0034583D"/>
    <w:rsid w:val="00356ED2"/>
    <w:rsid w:val="00357FE8"/>
    <w:rsid w:val="00387068"/>
    <w:rsid w:val="003A60E7"/>
    <w:rsid w:val="003B3BA6"/>
    <w:rsid w:val="003C2FE4"/>
    <w:rsid w:val="003E6466"/>
    <w:rsid w:val="004217BA"/>
    <w:rsid w:val="004239E3"/>
    <w:rsid w:val="00445F0D"/>
    <w:rsid w:val="004A5661"/>
    <w:rsid w:val="004D7C2E"/>
    <w:rsid w:val="00514181"/>
    <w:rsid w:val="005235EF"/>
    <w:rsid w:val="00550B8B"/>
    <w:rsid w:val="005711CE"/>
    <w:rsid w:val="00597640"/>
    <w:rsid w:val="005A05AB"/>
    <w:rsid w:val="005A0CA5"/>
    <w:rsid w:val="005A6BA3"/>
    <w:rsid w:val="005A7097"/>
    <w:rsid w:val="005A77E2"/>
    <w:rsid w:val="005B09BA"/>
    <w:rsid w:val="005B1069"/>
    <w:rsid w:val="006048DA"/>
    <w:rsid w:val="00621242"/>
    <w:rsid w:val="00632A23"/>
    <w:rsid w:val="00636767"/>
    <w:rsid w:val="006604A4"/>
    <w:rsid w:val="00672866"/>
    <w:rsid w:val="006C02B9"/>
    <w:rsid w:val="006C2AFD"/>
    <w:rsid w:val="006C3482"/>
    <w:rsid w:val="006C517E"/>
    <w:rsid w:val="006D1E2B"/>
    <w:rsid w:val="007858C7"/>
    <w:rsid w:val="0079523D"/>
    <w:rsid w:val="007A6892"/>
    <w:rsid w:val="007C193E"/>
    <w:rsid w:val="007D1CBB"/>
    <w:rsid w:val="008037F4"/>
    <w:rsid w:val="00825CB7"/>
    <w:rsid w:val="00841256"/>
    <w:rsid w:val="00871405"/>
    <w:rsid w:val="008F21D6"/>
    <w:rsid w:val="00931420"/>
    <w:rsid w:val="0095035A"/>
    <w:rsid w:val="00954C51"/>
    <w:rsid w:val="009619FA"/>
    <w:rsid w:val="009A3A5B"/>
    <w:rsid w:val="009C53DD"/>
    <w:rsid w:val="009D31C6"/>
    <w:rsid w:val="009F0315"/>
    <w:rsid w:val="00A07CA4"/>
    <w:rsid w:val="00A24623"/>
    <w:rsid w:val="00A477B1"/>
    <w:rsid w:val="00A63F19"/>
    <w:rsid w:val="00A74564"/>
    <w:rsid w:val="00A8228C"/>
    <w:rsid w:val="00AC2CFB"/>
    <w:rsid w:val="00AF0016"/>
    <w:rsid w:val="00AF2714"/>
    <w:rsid w:val="00B31EF9"/>
    <w:rsid w:val="00B43899"/>
    <w:rsid w:val="00B51F95"/>
    <w:rsid w:val="00B86642"/>
    <w:rsid w:val="00BB07D4"/>
    <w:rsid w:val="00BB7874"/>
    <w:rsid w:val="00C04AD5"/>
    <w:rsid w:val="00C92A21"/>
    <w:rsid w:val="00CB182C"/>
    <w:rsid w:val="00CF5F85"/>
    <w:rsid w:val="00D30D77"/>
    <w:rsid w:val="00D313CF"/>
    <w:rsid w:val="00D701EB"/>
    <w:rsid w:val="00D77592"/>
    <w:rsid w:val="00D852DE"/>
    <w:rsid w:val="00D938D6"/>
    <w:rsid w:val="00DB43A6"/>
    <w:rsid w:val="00E12BDB"/>
    <w:rsid w:val="00E671FC"/>
    <w:rsid w:val="00E73ECF"/>
    <w:rsid w:val="00E82D6D"/>
    <w:rsid w:val="00EC300E"/>
    <w:rsid w:val="00F50054"/>
    <w:rsid w:val="00F875EC"/>
    <w:rsid w:val="00FA65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9F34FAD"/>
  <w15:docId w15:val="{A76FC875-B55A-4909-900E-835465BF2B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Pr>
      <w:lang w:val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B31EF9"/>
    <w:pPr>
      <w:keepNext/>
      <w:keepLines/>
      <w:spacing w:before="240" w:after="0" w:line="360" w:lineRule="auto"/>
      <w:outlineLvl w:val="0"/>
    </w:pPr>
    <w:rPr>
      <w:rFonts w:ascii="Arial" w:eastAsiaTheme="majorEastAsia" w:hAnsi="Arial" w:cstheme="majorBidi"/>
      <w:color w:val="000000" w:themeColor="text1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6048DA"/>
    <w:pPr>
      <w:keepNext/>
      <w:keepLines/>
      <w:spacing w:before="160" w:after="120" w:line="480" w:lineRule="auto"/>
      <w:outlineLvl w:val="1"/>
    </w:pPr>
    <w:rPr>
      <w:rFonts w:ascii="Arial" w:eastAsiaTheme="majorEastAsia" w:hAnsi="Arial" w:cstheme="majorBidi"/>
      <w:i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CF5F85"/>
    <w:pPr>
      <w:keepNext/>
      <w:keepLines/>
      <w:numPr>
        <w:numId w:val="9"/>
      </w:numPr>
      <w:spacing w:before="280" w:after="240" w:line="360" w:lineRule="auto"/>
      <w:ind w:left="720"/>
      <w:outlineLvl w:val="2"/>
    </w:pPr>
    <w:rPr>
      <w:rFonts w:ascii="Arial" w:eastAsiaTheme="majorEastAsia" w:hAnsi="Arial" w:cstheme="majorBidi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DB43A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B31EF9"/>
    <w:rPr>
      <w:rFonts w:ascii="Arial" w:eastAsiaTheme="majorEastAsia" w:hAnsi="Arial" w:cstheme="majorBidi"/>
      <w:color w:val="000000" w:themeColor="text1"/>
      <w:sz w:val="32"/>
      <w:szCs w:val="32"/>
      <w:lang w:val="en-US"/>
    </w:rPr>
  </w:style>
  <w:style w:type="paragraph" w:styleId="Listenabsatz">
    <w:name w:val="List Paragraph"/>
    <w:basedOn w:val="Standard"/>
    <w:uiPriority w:val="34"/>
    <w:qFormat/>
    <w:rsid w:val="006C2AFD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31E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31EF9"/>
    <w:rPr>
      <w:rFonts w:ascii="Segoe UI" w:hAnsi="Segoe UI" w:cs="Segoe UI"/>
      <w:sz w:val="18"/>
      <w:szCs w:val="18"/>
      <w:lang w:val="en-US"/>
    </w:rPr>
  </w:style>
  <w:style w:type="table" w:styleId="Tabellenraster">
    <w:name w:val="Table Grid"/>
    <w:basedOn w:val="NormaleTabelle"/>
    <w:uiPriority w:val="39"/>
    <w:rsid w:val="00B31E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sid w:val="00C04AD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C04AD5"/>
    <w:pPr>
      <w:spacing w:after="200" w:line="240" w:lineRule="auto"/>
      <w:jc w:val="both"/>
    </w:pPr>
    <w:rPr>
      <w:rFonts w:ascii="Arial" w:hAnsi="Arial"/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C04AD5"/>
    <w:rPr>
      <w:rFonts w:ascii="Arial" w:hAnsi="Arial"/>
      <w:sz w:val="20"/>
      <w:szCs w:val="20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5A0CA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A0CA5"/>
    <w:rPr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5A0CA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A0CA5"/>
    <w:rPr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CF5F85"/>
    <w:rPr>
      <w:rFonts w:ascii="Arial" w:eastAsiaTheme="majorEastAsia" w:hAnsi="Arial" w:cstheme="majorBidi"/>
      <w:szCs w:val="24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6048DA"/>
    <w:rPr>
      <w:rFonts w:ascii="Arial" w:eastAsiaTheme="majorEastAsia" w:hAnsi="Arial" w:cstheme="majorBidi"/>
      <w:i/>
      <w:szCs w:val="26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DB43A6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paragraph" w:customStyle="1" w:styleId="Tabellentitel">
    <w:name w:val="Tabellentitel"/>
    <w:basedOn w:val="Standard"/>
    <w:qFormat/>
    <w:rsid w:val="000358A9"/>
    <w:pPr>
      <w:spacing w:after="200" w:line="360" w:lineRule="auto"/>
      <w:jc w:val="both"/>
    </w:pPr>
    <w:rPr>
      <w:rFonts w:ascii="Arial" w:eastAsia="Times New Roman" w:hAnsi="Arial" w:cs="Arial"/>
      <w:szCs w:val="18"/>
    </w:rPr>
  </w:style>
  <w:style w:type="paragraph" w:customStyle="1" w:styleId="Tabellennotizen">
    <w:name w:val="Tabellennotizen"/>
    <w:basedOn w:val="Standard"/>
    <w:qFormat/>
    <w:rsid w:val="000358A9"/>
    <w:pPr>
      <w:spacing w:line="360" w:lineRule="auto"/>
      <w:jc w:val="both"/>
    </w:pPr>
    <w:rPr>
      <w:rFonts w:ascii="Arial" w:hAnsi="Arial" w:cs="Arial"/>
      <w:i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A77E2"/>
    <w:pPr>
      <w:spacing w:after="160"/>
      <w:jc w:val="left"/>
    </w:pPr>
    <w:rPr>
      <w:rFonts w:asciiTheme="minorHAnsi" w:hAnsiTheme="minorHAnsi"/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A77E2"/>
    <w:rPr>
      <w:rFonts w:ascii="Arial" w:hAnsi="Arial"/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299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86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9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7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6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21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BFD6FA4D097247DEBE85682D4C79934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575037B-BFA7-4483-892C-C2E74A136F7C}"/>
      </w:docPartPr>
      <w:docPartBody>
        <w:p w:rsidR="00770FAB" w:rsidRDefault="00770FAB" w:rsidP="00770FAB">
          <w:pPr>
            <w:pStyle w:val="BFD6FA4D097247DEBE85682D4C79934D"/>
          </w:pPr>
          <w:r>
            <w:rPr>
              <w:rStyle w:val="Platzhaltertext"/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70FAB"/>
    <w:rsid w:val="001145C0"/>
    <w:rsid w:val="001E7D15"/>
    <w:rsid w:val="00302481"/>
    <w:rsid w:val="0039560E"/>
    <w:rsid w:val="00427CF6"/>
    <w:rsid w:val="00443261"/>
    <w:rsid w:val="004738E2"/>
    <w:rsid w:val="005164CD"/>
    <w:rsid w:val="00581894"/>
    <w:rsid w:val="005A4D8C"/>
    <w:rsid w:val="00643EBF"/>
    <w:rsid w:val="00770FAB"/>
    <w:rsid w:val="007F1A9B"/>
    <w:rsid w:val="008135CB"/>
    <w:rsid w:val="00AF1F48"/>
    <w:rsid w:val="00B70D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770FAB"/>
  </w:style>
  <w:style w:type="paragraph" w:customStyle="1" w:styleId="BFD6FA4D097247DEBE85682D4C79934D">
    <w:name w:val="BFD6FA4D097247DEBE85682D4C79934D"/>
    <w:rsid w:val="00770FAB"/>
  </w:style>
  <w:style w:type="paragraph" w:customStyle="1" w:styleId="01FF0CD3CB1E472580ED7C8A119C516D">
    <w:name w:val="01FF0CD3CB1E472580ED7C8A119C516D"/>
    <w:rsid w:val="00770FA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65F135-EEB0-42DA-A86A-F9BA64F2B3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745</Words>
  <Characters>10996</Characters>
  <Application>Microsoft Office Word</Application>
  <DocSecurity>0</DocSecurity>
  <Lines>91</Lines>
  <Paragraphs>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Leipzig AöR</Company>
  <LinksUpToDate>false</LinksUpToDate>
  <CharactersWithSpaces>127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na</dc:creator>
  <cp:lastModifiedBy>Lina</cp:lastModifiedBy>
  <cp:revision>4</cp:revision>
  <cp:lastPrinted>2020-08-18T12:57:00Z</cp:lastPrinted>
  <dcterms:created xsi:type="dcterms:W3CDTF">2020-09-11T12:10:00Z</dcterms:created>
  <dcterms:modified xsi:type="dcterms:W3CDTF">2021-02-16T14:18:00Z</dcterms:modified>
</cp:coreProperties>
</file>